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7D989637" w:rsidR="00532F5A" w:rsidRDefault="00532F5A" w:rsidP="00FE6279">
      <w:r>
        <w:t>Dave Bridges</w:t>
      </w:r>
      <w:r w:rsidRPr="00532F5A">
        <w:rPr>
          <w:vertAlign w:val="superscript"/>
        </w:rPr>
        <w:t>1,2,3</w:t>
      </w:r>
      <w:r>
        <w:t>, Alyse Ragauskas</w:t>
      </w:r>
      <w:r w:rsidRPr="00532F5A">
        <w:rPr>
          <w:vertAlign w:val="superscript"/>
        </w:rPr>
        <w:t>1,2</w:t>
      </w:r>
      <w:r>
        <w:t>, Erin Stephenson</w:t>
      </w:r>
      <w:r w:rsidRPr="00532F5A">
        <w:rPr>
          <w:vertAlign w:val="superscript"/>
        </w:rPr>
        <w:t>1,2</w:t>
      </w:r>
      <w:r>
        <w:t>, Sridhar Jaligama</w:t>
      </w:r>
      <w:r w:rsidRPr="00532F5A">
        <w:rPr>
          <w:vertAlign w:val="superscript"/>
        </w:rPr>
        <w:t>2</w:t>
      </w:r>
      <w:r>
        <w:t>, Jyothi Parvathareddy</w:t>
      </w:r>
      <w:r w:rsidRPr="00532F5A">
        <w:rPr>
          <w:vertAlign w:val="superscript"/>
        </w:rPr>
        <w:t>2</w:t>
      </w:r>
      <w:r>
        <w:t xml:space="preserve">, </w:t>
      </w:r>
      <w:commentRangeStart w:id="0"/>
      <w:r>
        <w:t>Kathryn Cyrus</w:t>
      </w:r>
      <w:r w:rsidRPr="00532F5A">
        <w:rPr>
          <w:vertAlign w:val="superscript"/>
        </w:rPr>
        <w:t>1,2</w:t>
      </w:r>
      <w:r>
        <w:t xml:space="preserve"> </w:t>
      </w:r>
      <w:commentRangeEnd w:id="0"/>
      <w:r>
        <w:rPr>
          <w:rStyle w:val="CommentReference"/>
        </w:rPr>
        <w:commentReference w:id="0"/>
      </w:r>
      <w:r>
        <w:t>and Matthew J. Peloquin</w:t>
      </w:r>
      <w:r w:rsidRPr="00532F5A">
        <w:rPr>
          <w:vertAlign w:val="superscript"/>
        </w:rPr>
        <w:t>1,2</w:t>
      </w:r>
      <w:r>
        <w:t xml:space="preserve"> and Stephania A. Cormier</w:t>
      </w:r>
      <w:r w:rsidRPr="00532F5A">
        <w:rPr>
          <w:vertAlign w:val="superscript"/>
        </w:rPr>
        <w:t>2</w:t>
      </w:r>
      <w:r>
        <w:rPr>
          <w:vertAlign w:val="superscript"/>
        </w:rPr>
        <w:t>,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Department of Pediatrics, University of Tennsesse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121976" w:rsidP="00FE6279">
      <w:hyperlink r:id="rId7" w:history="1">
        <w:r w:rsidR="00532F5A" w:rsidRPr="00A15B79">
          <w:rPr>
            <w:rStyle w:val="Hyperlink"/>
          </w:rPr>
          <w:t>dbridge9@uthsc.edu</w:t>
        </w:r>
      </w:hyperlink>
      <w:r w:rsidR="00532F5A">
        <w:t xml:space="preserve"> and </w:t>
      </w:r>
      <w:hyperlink r:id="rId8"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1"/>
      <w:r>
        <w:t>Steph can you write this section</w:t>
      </w:r>
      <w:commentRangeEnd w:id="1"/>
      <w:r>
        <w:rPr>
          <w:rStyle w:val="CommentReference"/>
        </w:rPr>
        <w:commentReference w:id="1"/>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33F5A9F" w:rsidR="008A7513" w:rsidRDefault="008A7513" w:rsidP="008A7513">
      <w:pPr>
        <w:pStyle w:val="Heading2"/>
      </w:pPr>
      <w:r>
        <w:t>Metabolite Assays and Liver Triglyceride Determination</w:t>
      </w:r>
    </w:p>
    <w:p w14:paraId="10847BA1" w14:textId="2F6CBD6D" w:rsidR="008A7513" w:rsidRPr="008A7513" w:rsidRDefault="008A7513" w:rsidP="008A7513">
      <w:r>
        <w:t xml:space="preserve">Liver triglycerides were determined as previously described </w:t>
      </w:r>
      <w:r>
        <w:fldChar w:fldCharType="begin" w:fldLock="1"/>
      </w:r>
      <w:r w:rsidR="00E16694">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098fbdfd-260f-433b-93e7-c3a8071dc6b2" ] } ], "mendeley" : { "formattedCitation" : "[1]", "plainTextFormattedCitation" : "[1]", "previouslyFormattedCitation" : "[1]" }, "properties" : { "noteIndex" : 0 }, "schema" : "https://github.com/citation-style-language/schema/raw/master/csl-citation.json" }</w:instrText>
      </w:r>
      <w:r>
        <w:fldChar w:fldCharType="separate"/>
      </w:r>
      <w:r w:rsidRPr="008A7513">
        <w:rPr>
          <w:noProof/>
        </w:rPr>
        <w:t>[1]</w:t>
      </w:r>
      <w:r>
        <w:fldChar w:fldCharType="end"/>
      </w:r>
      <w:r>
        <w:t xml:space="preserve">.  Briefly, liver tissue was homogenized in </w:t>
      </w:r>
      <w:commentRangeStart w:id="2"/>
      <w:r>
        <w:t>XXX</w:t>
      </w:r>
      <w:commentRangeEnd w:id="2"/>
      <w:r w:rsidR="000C5C97">
        <w:rPr>
          <w:rStyle w:val="CommentReference"/>
        </w:rPr>
        <w:commentReference w:id="2"/>
      </w:r>
      <w:r>
        <w:t>, then extracted with a 2:1 chloroform:methanol solution.  The lipid phase was then removed, dried and resuspended.  Triglycerides were measured using a colorimetric assay (Sigma-Aldrich, catalog TR0100).  Glucose was determined using an Accucheck glucometer.  Serum hormone levels were determined using a BioRad multiplex analyte assay</w:t>
      </w:r>
      <w:r w:rsidR="00C82568">
        <w:t xml:space="preserve"> (</w:t>
      </w:r>
      <w:commentRangeStart w:id="3"/>
      <w:r w:rsidR="00C82568">
        <w:t xml:space="preserve">catalog </w:t>
      </w:r>
      <w:r>
        <w:t xml:space="preserve">, </w:t>
      </w:r>
      <w:commentRangeEnd w:id="3"/>
      <w:r w:rsidR="00FC49AE">
        <w:rPr>
          <w:rStyle w:val="CommentReference"/>
        </w:rPr>
        <w:commentReference w:id="3"/>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2E2AF43E" w:rsidR="0012599A" w:rsidRPr="0012599A" w:rsidRDefault="00FC49AE" w:rsidP="0012599A">
      <w:r>
        <w:t xml:space="preserve">Energy expenditure, ambulatory locomotor activity and respiratory exchange ratios were determined in a home-cage style comprehensive laboratory animal monitoring system (Columbus Instruments).  Mice were placed in the cages at approximately ZT10 and monitored for </w:t>
      </w:r>
      <w:commentRangeStart w:id="4"/>
      <w:r>
        <w:t xml:space="preserve">3-4 </w:t>
      </w:r>
      <w:commentRangeEnd w:id="4"/>
      <w:r>
        <w:rPr>
          <w:rStyle w:val="CommentReference"/>
        </w:rPr>
        <w:commentReference w:id="4"/>
      </w:r>
      <w:r>
        <w:t xml:space="preserve">days.  Data from the first 6h were discarded as this was the approximate amount of time for the mice to become accustomed to their new single-caged environment.  </w:t>
      </w:r>
      <w:r w:rsidR="009A6E08">
        <w:t>The Oxymax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phase physical activity and the food consumption</w:t>
      </w:r>
      <w:r w:rsidR="00D56482">
        <w:t>.</w:t>
      </w:r>
    </w:p>
    <w:p w14:paraId="368F1F32" w14:textId="2BAC9935"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In all cases, normality of the data and models were d</w:t>
      </w:r>
      <w:r w:rsidR="0012599A">
        <w:t>etermined via Shapiro-Wilk Test</w:t>
      </w:r>
      <w:r>
        <w:t xml:space="preserve"> and equal variance was tested using Levene’s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cabosil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0A8578A" w:rsidR="00230B4A" w:rsidRDefault="00230B4A" w:rsidP="00230B4A">
      <w:r>
        <w:t xml:space="preserve">To test whether gestational exposure to an environmentally persistent free radical, we treated pregnant females with two exposures of MCP230 </w:t>
      </w:r>
      <w:r w:rsidR="005E42A8">
        <w:t xml:space="preserve">on gestational day 10 and 17.  </w:t>
      </w:r>
      <w:r w:rsidR="00D06C03">
        <w:t xml:space="preserve">As controls, mice were either exposed to cabosil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5CAAC40B" w:rsidR="005E42A8" w:rsidRDefault="005E42A8" w:rsidP="00230B4A">
      <w:r>
        <w:t xml:space="preserve">As shown in Figure 1B, mice that were pre-treated with MCP230 started at a higher body weight and proceeded to gain more weight </w:t>
      </w:r>
      <w:commentRangeStart w:id="5"/>
      <w:r>
        <w:t>during the diet</w:t>
      </w:r>
      <w:commentRangeEnd w:id="5"/>
      <w:r w:rsidR="006F47B0">
        <w:rPr>
          <w:rStyle w:val="CommentReference"/>
        </w:rPr>
        <w:commentReference w:id="5"/>
      </w:r>
      <w:r>
        <w:t>.</w:t>
      </w:r>
      <w:r w:rsidR="00441A6B">
        <w:t xml:space="preserve">  At the end of the </w:t>
      </w:r>
      <w:r w:rsidR="00D63FB0">
        <w:t xml:space="preserve">12-week </w:t>
      </w:r>
      <w:r w:rsidR="00441A6B">
        <w:t xml:space="preserve">diet, we </w:t>
      </w:r>
      <w:r w:rsidR="00D63FB0">
        <w:t xml:space="preserve">observed </w:t>
      </w:r>
      <w:commentRangeStart w:id="6"/>
      <w:r w:rsidR="00D63FB0">
        <w:t xml:space="preserve">a XXg (XX%) </w:t>
      </w:r>
      <w:commentRangeEnd w:id="6"/>
      <w:r w:rsidR="000C5C97">
        <w:rPr>
          <w:rStyle w:val="CommentReference"/>
        </w:rPr>
        <w:commentReference w:id="6"/>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was unchanged (Figure 1E</w:t>
      </w:r>
      <w:r w:rsidR="00D63FB0">
        <w:t>).</w:t>
      </w:r>
    </w:p>
    <w:p w14:paraId="450E0228" w14:textId="77777777" w:rsidR="008A533B" w:rsidRDefault="008A533B" w:rsidP="00230B4A"/>
    <w:p w14:paraId="3D1479E2" w14:textId="77777777" w:rsidR="00BE555B" w:rsidRDefault="008A533B" w:rsidP="00230B4A">
      <w:r>
        <w:t>W</w:t>
      </w:r>
      <w:r w:rsidR="00140BB6">
        <w:t>e next evaluated the extent of obesity related co-morbidities in these mice</w:t>
      </w:r>
      <w:r>
        <w:t xml:space="preserve">.  As shown in </w:t>
      </w:r>
      <w:r w:rsidR="00535157">
        <w:t>Figure 2</w:t>
      </w:r>
      <w:r w:rsidR="008A7513">
        <w:t>A</w:t>
      </w:r>
      <w:r>
        <w:t xml:space="preserve">, hepatic steatosis was elevated </w:t>
      </w:r>
      <w:r w:rsidR="00140BB6">
        <w:t xml:space="preserve">by high fat diet </w:t>
      </w:r>
      <w:r>
        <w:t xml:space="preserve">to an equal extent in both groups of mice.  We </w:t>
      </w:r>
      <w:r w:rsidR="008A7513">
        <w:t>also examined no changes in blood</w:t>
      </w:r>
      <w:r w:rsidR="00535157">
        <w:t xml:space="preserve"> glucose (Figure 2</w:t>
      </w:r>
      <w:r w:rsidR="008A7513">
        <w:t xml:space="preserve">B). </w:t>
      </w:r>
      <w:r w:rsidR="00BE555B">
        <w:t>As shown in Figure 2C, we also did not observe any changes in hyerinsulinemia, suggesting no alterations in insulin sensitivity between the saline and MCP230 treated mice after high fat diet.</w:t>
      </w:r>
      <w:r w:rsidR="00140BB6">
        <w:t xml:space="preserve"> </w:t>
      </w:r>
    </w:p>
    <w:p w14:paraId="236D238F" w14:textId="77777777" w:rsidR="00C16E77" w:rsidRDefault="00C16E77" w:rsidP="00230B4A"/>
    <w:p w14:paraId="7422FC7B" w14:textId="3783A002" w:rsidR="00DC7316" w:rsidRDefault="00BE555B" w:rsidP="00230B4A">
      <w:r>
        <w:t>To test</w:t>
      </w:r>
      <w:r w:rsidR="008A7513">
        <w:t xml:space="preserve"> </w:t>
      </w:r>
      <w:r w:rsidR="00535157">
        <w:t>whether there were any other changes in key metabolic hormone levels, we evaluated the levels of a panel of these from fasted mi</w:t>
      </w:r>
      <w:r>
        <w:t>ce.  As shown in F</w:t>
      </w:r>
      <w:r w:rsidR="006B74D4">
        <w:t>igures 2E</w:t>
      </w:r>
      <w:r w:rsidR="00AD4748">
        <w:t>-F, we did not observe</w:t>
      </w:r>
      <w:r>
        <w:t xml:space="preserve"> any changes in resistin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t>MCP230 Mice Have Reduced Caloric Intake</w:t>
      </w:r>
    </w:p>
    <w:p w14:paraId="5F88E6AF" w14:textId="5DCF3C86"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0A10E7">
        <w:t xml:space="preserve">the mice tended to eat lower amounts of 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7"/>
      <w:r w:rsidR="00FB2906">
        <w:t>10 weeks of age</w:t>
      </w:r>
      <w:commentRangeEnd w:id="7"/>
      <w:r w:rsidR="0038128F">
        <w:rPr>
          <w:rStyle w:val="CommentReference"/>
        </w:rPr>
        <w:commentReference w:id="7"/>
      </w:r>
      <w:r w:rsidR="00FB2906">
        <w:t xml:space="preserve">.  These mice also consumed </w:t>
      </w:r>
      <w:commentRangeStart w:id="8"/>
      <w:r w:rsidR="00FB2906">
        <w:t>less food</w:t>
      </w:r>
      <w:commentRangeEnd w:id="8"/>
      <w:r w:rsidR="00FB2906">
        <w:rPr>
          <w:rStyle w:val="CommentReference"/>
        </w:rPr>
        <w:commentReference w:id="8"/>
      </w:r>
      <w:r w:rsidR="00FB2906">
        <w:t>.  Together these data suggest that the larger, particulate treated mice did not gain more weight due to caloric intake, and in fact had substantially less calories consumed.</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633D7CB8" w:rsidR="00FB2906" w:rsidRDefault="004A4358" w:rsidP="00230B4A">
      <w:r>
        <w:t xml:space="preserve">Since the MCP230 mice did not appear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2A893387" w:rsidR="00622E03" w:rsidRDefault="00126ED1" w:rsidP="00230B4A">
      <w:r>
        <w:t xml:space="preserve">As shown in Figure 3C, the MCP230 treated mice had lower energy expenditure as determined by </w:t>
      </w:r>
      <w:r w:rsidR="007B2AFE">
        <w:t>oxygen consumption</w:t>
      </w:r>
      <w:r>
        <w:t>.  Figure 3D</w:t>
      </w:r>
      <w:r w:rsidR="00622E03">
        <w:t xml:space="preserve"> </w:t>
      </w:r>
      <w:r>
        <w:t>describes</w:t>
      </w:r>
      <w:r w:rsidR="00622E03">
        <w:t xml:space="preserve"> the energy expenditure, as determined by the volume of O</w:t>
      </w:r>
      <w:r w:rsidR="00622E03">
        <w:rPr>
          <w:vertAlign w:val="subscript"/>
        </w:rPr>
        <w:t>2</w:t>
      </w:r>
      <w:r w:rsidR="00622E03">
        <w:t xml:space="preserve"> consumed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70DF65A6" w:rsidR="001E12F3" w:rsidRDefault="001E12F3" w:rsidP="00230B4A">
      <w:r>
        <w:t xml:space="preserve">To determine whether these decreases in energy expenditure were </w:t>
      </w:r>
      <w:r w:rsidR="008612D1">
        <w:t>correlated with changes in</w:t>
      </w:r>
      <w:r>
        <w:t xml:space="preserve"> locomotor activity, we simultaneously monitored ambulatory activity of these mice.  As shown in Figure 3E, we observed </w:t>
      </w:r>
      <w:r w:rsidR="00DE49ED">
        <w:t xml:space="preserve">a 21.4% reduction in activity in the dark phase (p=0.040) and a </w:t>
      </w:r>
      <w:r w:rsidR="00B425D2">
        <w:t>26.2% decrease in light phase locomotor activity (p=0.0099)</w:t>
      </w:r>
      <w:r w:rsidR="008612D1">
        <w:t>.</w:t>
      </w:r>
      <w:r w:rsidR="007B2AFE">
        <w:t xml:space="preserve">  </w:t>
      </w:r>
    </w:p>
    <w:p w14:paraId="1B14326E" w14:textId="77777777" w:rsidR="007B2AFE" w:rsidRDefault="007B2AFE" w:rsidP="00230B4A"/>
    <w:p w14:paraId="454B7A47" w14:textId="2B957877" w:rsidR="007B2AFE" w:rsidRPr="00622E03" w:rsidRDefault="007B2AFE" w:rsidP="00230B4A">
      <w:r>
        <w:t>We next evaluated substrate preference by analyzing the respiratory exchange ratio of the three groups.  When this ratio nears 1, that indicates preference of carbohydrates, and as it nears 0.7 it indicates utilization of 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Although there was no difference between MCP230 and cabosil treated mice, we did observe a significant elevation (carbohydrate preference) of the saline treated mice</w:t>
      </w:r>
      <w:r w:rsidR="000A578E">
        <w:t>, relative to either the control (cabosil)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7A700E1" w:rsidR="008A533B" w:rsidRDefault="008A533B" w:rsidP="008A533B">
      <w:pPr>
        <w:pStyle w:val="Heading2"/>
      </w:pPr>
      <w:r>
        <w:t>Muscles from MCP230 Treated Mice Have Reduced Mitochondrial Content</w:t>
      </w:r>
    </w:p>
    <w:p w14:paraId="654647F5" w14:textId="77777777" w:rsidR="00A440F3" w:rsidRDefault="00410F14" w:rsidP="00410F14">
      <w:r>
        <w:t>Due to the observed reductions in oxygen consumption and energy expenditure, we next explored the hypothesis that there may be defects in muscle mitochondrial function.  To test this, we first determined transcript levels of several key mitochondrial genes</w:t>
      </w:r>
      <w:r w:rsidR="00A440F3">
        <w:t>, from tissues obtained after the 12 week high fat diet phase</w:t>
      </w:r>
      <w:r>
        <w:t xml:space="preserve">.  As shown in Figure 4A, we observed significant reductions in </w:t>
      </w:r>
      <w:commentRangeStart w:id="9"/>
      <w:r w:rsidR="00A440F3">
        <w:t>XXXX</w:t>
      </w:r>
      <w:commentRangeEnd w:id="9"/>
      <w:r w:rsidR="00A440F3">
        <w:rPr>
          <w:rStyle w:val="CommentReference"/>
        </w:rPr>
        <w:commentReference w:id="9"/>
      </w:r>
      <w:r w:rsidR="00A440F3">
        <w:t xml:space="preserve">.  We then measured the levels of mitochondrial electron transport chain proteins (Figure 4B).  </w:t>
      </w:r>
    </w:p>
    <w:p w14:paraId="39DEDFD8" w14:textId="77777777" w:rsidR="00A440F3" w:rsidRDefault="00A440F3" w:rsidP="00410F14"/>
    <w:p w14:paraId="21DB08A0" w14:textId="72A3D3EA" w:rsidR="00410F14" w:rsidRPr="00410F14" w:rsidRDefault="00A440F3" w:rsidP="00410F14">
      <w:r>
        <w:t>Since the majority of the skeletal muscle genes that were reduced in the MCP230 treated mice, were encoded by the mitochondrial genome we next tested whether there were reduced mitochondria numbers in these muscle extracts.  To determine this</w:t>
      </w:r>
      <w:r w:rsidR="002C650B">
        <w:t xml:space="preserve">, we calculated </w:t>
      </w:r>
      <w:r w:rsidR="00E954FB">
        <w:t>mitochondrial:nuclear</w:t>
      </w:r>
      <w:r>
        <w:t xml:space="preserve"> DNA content by qPCR.  As shown in Figure 4C, </w:t>
      </w:r>
      <w:r w:rsidR="00E954FB">
        <w:t>using three independent mitochondrial genome locations, we observed between a XXX and YYY% reduction in the mitochondria:nuclear DNA content.  These data support the hypothesis that reduced mitochondrial gene expression is due to reduced numbers of mitochondria in these muscle lysates.</w:t>
      </w:r>
    </w:p>
    <w:p w14:paraId="584D0542" w14:textId="77777777" w:rsidR="007221E6" w:rsidRDefault="007221E6" w:rsidP="007221E6">
      <w:pPr>
        <w:pStyle w:val="Heading1"/>
      </w:pPr>
      <w:r>
        <w:t>Discussion</w:t>
      </w:r>
    </w:p>
    <w:p w14:paraId="26663291" w14:textId="78206570" w:rsidR="0098441B" w:rsidRDefault="00317C44" w:rsidP="00E16694">
      <w:r>
        <w:t xml:space="preserve">In this study we have </w:t>
      </w:r>
      <w:r w:rsidR="0098441B">
        <w:t>tested</w:t>
      </w:r>
      <w:r>
        <w:t xml:space="preserve"> the effects of </w:t>
      </w:r>
      <w:r w:rsidR="0098441B">
        <w:t xml:space="preserve">a limited </w:t>
      </w:r>
      <w:r>
        <w:t>gestational</w:t>
      </w:r>
      <w:r w:rsidR="0098441B">
        <w:t xml:space="preserve"> exposure to a environmentally persistent free radical associated with particulate matter as a mimic of combustion derived pollutants.  We have noted that these mice grew larger in spite of reductions in food intake, </w:t>
      </w:r>
      <w:r w:rsidR="000C5C97">
        <w:t>potentially</w:t>
      </w:r>
      <w:r w:rsidR="0098441B">
        <w:t xml:space="preserve"> due to reduced energy expenditure and mitochondrial number</w:t>
      </w:r>
      <w:r w:rsidR="000C5C97">
        <w:t xml:space="preserve"> in muscle tissues</w:t>
      </w:r>
      <w:r w:rsidR="0098441B">
        <w:t xml:space="preserve">. </w:t>
      </w:r>
    </w:p>
    <w:p w14:paraId="7E00D471" w14:textId="77777777" w:rsidR="0098441B" w:rsidRDefault="0098441B" w:rsidP="00E16694"/>
    <w:p w14:paraId="09944BE2" w14:textId="6946FCF9" w:rsidR="00186D81" w:rsidRDefault="00592A7F" w:rsidP="00E16694">
      <w:r>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10"/>
      <w:r w:rsidR="00186D81">
        <w:t xml:space="preserve">food intake </w:t>
      </w:r>
      <w:commentRangeEnd w:id="10"/>
      <w:r w:rsidR="00603B85">
        <w:rPr>
          <w:rStyle w:val="CommentReference"/>
        </w:rPr>
        <w:commentReference w:id="10"/>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21AB0259" w:rsidR="0098441B" w:rsidRDefault="0098441B" w:rsidP="00E16694">
      <w:r>
        <w:t xml:space="preserve">One potential explanation for the reductions in energy expenditure </w:t>
      </w:r>
      <w:r w:rsidR="00B34FAC">
        <w:t xml:space="preserve">and mitochondrial number </w:t>
      </w:r>
      <w:r>
        <w:t xml:space="preserve">is that this is driven by reduced </w:t>
      </w:r>
      <w:r w:rsidR="00B34FAC">
        <w:t>physical</w:t>
      </w:r>
      <w:r>
        <w:t xml:space="preserve"> activity. On the other hand, it is possible that muscle weakness due to </w:t>
      </w:r>
      <w:commentRangeStart w:id="11"/>
      <w:r>
        <w:t xml:space="preserve">reduced mitochondrial </w:t>
      </w:r>
      <w:r w:rsidR="00B34FAC">
        <w:t>number</w:t>
      </w:r>
      <w:r>
        <w:t xml:space="preserve"> </w:t>
      </w:r>
      <w:commentRangeEnd w:id="11"/>
      <w:r w:rsidR="00DF5BC3">
        <w:rPr>
          <w:rStyle w:val="CommentReference"/>
        </w:rPr>
        <w:commentReference w:id="11"/>
      </w:r>
      <w:r>
        <w:t>is the driver of the reduced physical movement in thes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penditure</w:t>
      </w:r>
      <w:r w:rsidR="003725F0">
        <w:t xml:space="preserve"> or is secondary to</w:t>
      </w:r>
      <w:r w:rsidR="004A562E">
        <w:t xml:space="preserve"> reduced propensity to be physically active.</w:t>
      </w:r>
      <w:r w:rsidR="00B34FAC">
        <w:t xml:space="preserve"> </w:t>
      </w:r>
      <w:r w:rsidR="004A562E">
        <w:t>T</w:t>
      </w:r>
      <w:r w:rsidR="00B34FAC">
        <w:t xml:space="preserve">he reductions in mitochondrial mRNA, protein and mitochondrial numbers support the possibility that </w:t>
      </w:r>
      <w:r w:rsidR="000C2AA4">
        <w:t xml:space="preserve">gestational treatment with EPFRs may </w:t>
      </w:r>
      <w:r w:rsidR="004A562E">
        <w:t>exert their effects on energy expenditure by directly affecting muscle mitochondrial capacity</w:t>
      </w:r>
      <w:bookmarkStart w:id="12" w:name="_GoBack"/>
      <w:bookmarkEnd w:id="12"/>
      <w:r w:rsidR="000C2AA4">
        <w:t>.</w:t>
      </w:r>
    </w:p>
    <w:p w14:paraId="28578A63" w14:textId="77777777" w:rsidR="000C2AA4" w:rsidRDefault="000C2AA4" w:rsidP="00E16694"/>
    <w:p w14:paraId="4F5990FB" w14:textId="4023BA63" w:rsidR="000C2AA4" w:rsidRDefault="000C2AA4" w:rsidP="00E16694">
      <w:r>
        <w:t>The mechanisms by which gestational EPFR treatment may result in reduced mitochondrial numbers are also not yet clear.</w:t>
      </w:r>
      <w:r w:rsidR="00CC46E5">
        <w:t xml:space="preserve">  These data are consistent with chronic models of PM</w:t>
      </w:r>
      <w:r w:rsidR="00CC46E5">
        <w:rPr>
          <w:vertAlign w:val="subscript"/>
        </w:rPr>
        <w:t>2.5</w:t>
      </w:r>
      <w:r w:rsidR="00CC46E5">
        <w:t xml:space="preserve"> treatment, which also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pressions in mitochondrial function</w:t>
      </w:r>
      <w:r w:rsidR="00223477">
        <w:t xml:space="preserve">, either directly via reactive oxygen species, or indirectly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In contrast to previous studies, using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exactly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2C419FE4" w:rsidR="00223477" w:rsidRPr="0087161F" w:rsidRDefault="00223477" w:rsidP="00E16694">
      <w:r>
        <w:t>Together the data in this study show that even brief gestational exposure to environmental pollutants such as EPFRs can result in chronic changes in growth, metabolism and energy balance</w:t>
      </w:r>
      <w:r w:rsidR="007A42DE">
        <w:t>.  These data support that these changes correlate with reduced mitochondrial number, leading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3"/>
      <w:r w:rsidR="00933298">
        <w:t>XXXX</w:t>
      </w:r>
      <w:commentRangeEnd w:id="13"/>
      <w:r w:rsidR="00933298">
        <w:rPr>
          <w:rStyle w:val="CommentReference"/>
        </w:rPr>
        <w:commentReference w:id="13"/>
      </w:r>
      <w:r w:rsidR="00933298">
        <w:t xml:space="preserve">.  The authors would like to thank </w:t>
      </w:r>
      <w:commentRangeStart w:id="14"/>
      <w:r w:rsidR="00933298">
        <w:t xml:space="preserve">Jordy Saravia </w:t>
      </w:r>
      <w:commentRangeEnd w:id="14"/>
      <w:r w:rsidR="00621B6A">
        <w:rPr>
          <w:rStyle w:val="CommentReference"/>
        </w:rPr>
        <w:commentReference w:id="14"/>
      </w:r>
      <w:r w:rsidR="00933298">
        <w:t>for assistance with the luminex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Figure 1:  Gestationally treatment of MCP230 leads to mice with elevated weight gain on high fat diet.</w:t>
      </w:r>
      <w:r>
        <w:rPr>
          <w:b/>
        </w:rPr>
        <w:t xml:space="preserve">  </w:t>
      </w:r>
      <w:r>
        <w:t xml:space="preserve">A) Schematic of treatment.  B) </w:t>
      </w:r>
      <w:r w:rsidR="00AA50B4">
        <w:t xml:space="preserve">Body weight throughout the HFD treatment.  C-E) After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Gestationally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Figure 3:  Decreased food intake and energy expenditure in pups from gestationally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dark  phases.  </w:t>
      </w:r>
      <w:r w:rsidR="00121976">
        <w:t>F</w:t>
      </w:r>
      <w:r w:rsidR="00373884">
        <w:t>)  Respiratory exchange ratio of each group.  In this case, the saline and cabosil groups were not combined due to a significant depression of the ratio in both the cabosil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77777777"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1-13T11:20:00Z" w:initials="DB">
    <w:p w14:paraId="35B82DE8" w14:textId="0E137881" w:rsidR="003725F0" w:rsidRDefault="003725F0">
      <w:pPr>
        <w:pStyle w:val="CommentText"/>
      </w:pPr>
      <w:r>
        <w:rPr>
          <w:rStyle w:val="CommentReference"/>
        </w:rPr>
        <w:annotationRef/>
      </w:r>
      <w:r>
        <w:t>If we use liver data</w:t>
      </w:r>
    </w:p>
  </w:comment>
  <w:comment w:id="1" w:author="Dave Bridges" w:date="2014-11-13T17:25:00Z" w:initials="DB">
    <w:p w14:paraId="7D88D754" w14:textId="05B9A31C" w:rsidR="003725F0" w:rsidRDefault="003725F0">
      <w:pPr>
        <w:pStyle w:val="CommentText"/>
      </w:pPr>
      <w:r>
        <w:rPr>
          <w:rStyle w:val="CommentReference"/>
        </w:rPr>
        <w:annotationRef/>
      </w:r>
    </w:p>
  </w:comment>
  <w:comment w:id="2" w:author="Dave Bridges" w:date="2014-11-18T10:33:00Z" w:initials="DB">
    <w:p w14:paraId="55A44539" w14:textId="34F154B3" w:rsidR="003725F0" w:rsidRDefault="003725F0">
      <w:pPr>
        <w:pStyle w:val="CommentText"/>
      </w:pPr>
      <w:r>
        <w:rPr>
          <w:rStyle w:val="CommentReference"/>
        </w:rPr>
        <w:annotationRef/>
      </w:r>
      <w:r>
        <w:t>Need this information</w:t>
      </w:r>
    </w:p>
  </w:comment>
  <w:comment w:id="3" w:author="Dave Bridges" w:date="2014-11-16T15:31:00Z" w:initials="DB">
    <w:p w14:paraId="6BDFA5ED" w14:textId="2B44DDCB" w:rsidR="003725F0" w:rsidRDefault="003725F0">
      <w:pPr>
        <w:pStyle w:val="CommentText"/>
      </w:pPr>
      <w:r>
        <w:rPr>
          <w:rStyle w:val="CommentReference"/>
        </w:rPr>
        <w:annotationRef/>
      </w:r>
      <w:r>
        <w:t>Need this number</w:t>
      </w:r>
    </w:p>
  </w:comment>
  <w:comment w:id="4" w:author="Dave Bridges" w:date="2014-11-16T15:34:00Z" w:initials="DB">
    <w:p w14:paraId="1DF0D2E4" w14:textId="2E6AD300" w:rsidR="003725F0" w:rsidRDefault="003725F0">
      <w:pPr>
        <w:pStyle w:val="CommentText"/>
      </w:pPr>
      <w:r>
        <w:rPr>
          <w:rStyle w:val="CommentReference"/>
        </w:rPr>
        <w:annotationRef/>
      </w:r>
      <w:r>
        <w:t>Check this</w:t>
      </w:r>
    </w:p>
  </w:comment>
  <w:comment w:id="5" w:author="Dave Bridges" w:date="2014-11-13T12:24:00Z" w:initials="DB">
    <w:p w14:paraId="3188BF80" w14:textId="723C42D0" w:rsidR="003725F0" w:rsidRDefault="003725F0">
      <w:pPr>
        <w:pStyle w:val="CommentText"/>
      </w:pPr>
      <w:r>
        <w:rPr>
          <w:rStyle w:val="CommentReference"/>
        </w:rPr>
        <w:annotationRef/>
      </w:r>
      <w:r>
        <w:t>Need lm data</w:t>
      </w:r>
    </w:p>
  </w:comment>
  <w:comment w:id="6" w:author="Dave Bridges" w:date="2014-11-18T10:34:00Z" w:initials="DB">
    <w:p w14:paraId="294B37C3" w14:textId="697F45EB" w:rsidR="003725F0" w:rsidRDefault="003725F0">
      <w:pPr>
        <w:pStyle w:val="CommentText"/>
      </w:pPr>
      <w:r>
        <w:rPr>
          <w:rStyle w:val="CommentReference"/>
        </w:rPr>
        <w:annotationRef/>
      </w:r>
      <w:r>
        <w:t>Calculate this</w:t>
      </w:r>
    </w:p>
  </w:comment>
  <w:comment w:id="7" w:author="Dave Bridges" w:date="2014-11-16T10:32:00Z" w:initials="DB">
    <w:p w14:paraId="3E126E3E" w14:textId="423B83EF" w:rsidR="003725F0" w:rsidRDefault="003725F0">
      <w:pPr>
        <w:pStyle w:val="CommentText"/>
      </w:pPr>
      <w:r>
        <w:rPr>
          <w:rStyle w:val="CommentReference"/>
        </w:rPr>
        <w:annotationRef/>
      </w:r>
      <w:r>
        <w:t>Need this data</w:t>
      </w:r>
    </w:p>
  </w:comment>
  <w:comment w:id="8" w:author="Dave Bridges" w:date="2014-11-13T16:37:00Z" w:initials="DB">
    <w:p w14:paraId="3143A03C" w14:textId="37F5B4CE" w:rsidR="003725F0" w:rsidRDefault="003725F0">
      <w:pPr>
        <w:pStyle w:val="CommentText"/>
      </w:pPr>
      <w:r>
        <w:rPr>
          <w:rStyle w:val="CommentReference"/>
        </w:rPr>
        <w:annotationRef/>
      </w:r>
      <w:r>
        <w:t>Needs stats</w:t>
      </w:r>
    </w:p>
  </w:comment>
  <w:comment w:id="9" w:author="Dave Bridges" w:date="2014-11-18T10:00:00Z" w:initials="DB">
    <w:p w14:paraId="388029A9" w14:textId="61B53507" w:rsidR="003725F0" w:rsidRDefault="003725F0">
      <w:pPr>
        <w:pStyle w:val="CommentText"/>
      </w:pPr>
      <w:r>
        <w:rPr>
          <w:rStyle w:val="CommentReference"/>
        </w:rPr>
        <w:annotationRef/>
      </w:r>
      <w:r>
        <w:t>Write this</w:t>
      </w:r>
    </w:p>
  </w:comment>
  <w:comment w:id="10"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1"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3"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4" w:author="Dave Bridges" w:date="2014-11-16T16:11:00Z" w:initials="DB">
    <w:p w14:paraId="6B971EFC" w14:textId="6EFB42F7" w:rsidR="003725F0" w:rsidRDefault="003725F0">
      <w:pPr>
        <w:pStyle w:val="CommentText"/>
      </w:pPr>
      <w:r>
        <w:rPr>
          <w:rStyle w:val="CommentReference"/>
        </w:rPr>
        <w:annotationRef/>
      </w:r>
      <w:r>
        <w:t>Steph, we can add Jordy as an author if you want, he basically did the luminex calculations for u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44"/>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16389"/>
    <w:rsid w:val="00031FF5"/>
    <w:rsid w:val="000663D5"/>
    <w:rsid w:val="000A10E7"/>
    <w:rsid w:val="000A578E"/>
    <w:rsid w:val="000C2AA4"/>
    <w:rsid w:val="000C2B4E"/>
    <w:rsid w:val="000C5C97"/>
    <w:rsid w:val="000E51A5"/>
    <w:rsid w:val="00121976"/>
    <w:rsid w:val="0012599A"/>
    <w:rsid w:val="00126ED1"/>
    <w:rsid w:val="00140BB6"/>
    <w:rsid w:val="00146ECC"/>
    <w:rsid w:val="001646BA"/>
    <w:rsid w:val="001827FE"/>
    <w:rsid w:val="00186D81"/>
    <w:rsid w:val="001B3EBF"/>
    <w:rsid w:val="001E12F3"/>
    <w:rsid w:val="00223477"/>
    <w:rsid w:val="00230B4A"/>
    <w:rsid w:val="00243797"/>
    <w:rsid w:val="00293C50"/>
    <w:rsid w:val="002C650B"/>
    <w:rsid w:val="00317C44"/>
    <w:rsid w:val="00352FA2"/>
    <w:rsid w:val="003725F0"/>
    <w:rsid w:val="00373884"/>
    <w:rsid w:val="0038128F"/>
    <w:rsid w:val="00392E97"/>
    <w:rsid w:val="003F2823"/>
    <w:rsid w:val="00410F14"/>
    <w:rsid w:val="00415F55"/>
    <w:rsid w:val="00441A6B"/>
    <w:rsid w:val="00462A1C"/>
    <w:rsid w:val="0047549A"/>
    <w:rsid w:val="00493F6D"/>
    <w:rsid w:val="00494F36"/>
    <w:rsid w:val="004A4358"/>
    <w:rsid w:val="004A562E"/>
    <w:rsid w:val="004C2FCD"/>
    <w:rsid w:val="004C3CD7"/>
    <w:rsid w:val="004C687A"/>
    <w:rsid w:val="004E720F"/>
    <w:rsid w:val="00501427"/>
    <w:rsid w:val="00532F5A"/>
    <w:rsid w:val="00535157"/>
    <w:rsid w:val="00576C73"/>
    <w:rsid w:val="00592A7F"/>
    <w:rsid w:val="005E31F8"/>
    <w:rsid w:val="005E42A8"/>
    <w:rsid w:val="00603B85"/>
    <w:rsid w:val="00621B6A"/>
    <w:rsid w:val="00622E03"/>
    <w:rsid w:val="006A1A89"/>
    <w:rsid w:val="006B74D4"/>
    <w:rsid w:val="006D59E1"/>
    <w:rsid w:val="006E5F28"/>
    <w:rsid w:val="006F47B0"/>
    <w:rsid w:val="007221E6"/>
    <w:rsid w:val="00735CE1"/>
    <w:rsid w:val="00740101"/>
    <w:rsid w:val="007A42DE"/>
    <w:rsid w:val="007B2AFE"/>
    <w:rsid w:val="007F0C91"/>
    <w:rsid w:val="00800A23"/>
    <w:rsid w:val="008612D1"/>
    <w:rsid w:val="0087161F"/>
    <w:rsid w:val="00881AC0"/>
    <w:rsid w:val="008A533B"/>
    <w:rsid w:val="008A7513"/>
    <w:rsid w:val="008C5F05"/>
    <w:rsid w:val="008F3DC3"/>
    <w:rsid w:val="00933298"/>
    <w:rsid w:val="009332E7"/>
    <w:rsid w:val="00967682"/>
    <w:rsid w:val="0098441B"/>
    <w:rsid w:val="00996217"/>
    <w:rsid w:val="009A6E08"/>
    <w:rsid w:val="009D54BB"/>
    <w:rsid w:val="00A107BF"/>
    <w:rsid w:val="00A34EF3"/>
    <w:rsid w:val="00A440F3"/>
    <w:rsid w:val="00AA50B4"/>
    <w:rsid w:val="00AD4748"/>
    <w:rsid w:val="00B34FAC"/>
    <w:rsid w:val="00B425D2"/>
    <w:rsid w:val="00B6539D"/>
    <w:rsid w:val="00B761A4"/>
    <w:rsid w:val="00BC74F7"/>
    <w:rsid w:val="00BE555B"/>
    <w:rsid w:val="00BF0E89"/>
    <w:rsid w:val="00C15BC9"/>
    <w:rsid w:val="00C16E77"/>
    <w:rsid w:val="00C3038F"/>
    <w:rsid w:val="00C82568"/>
    <w:rsid w:val="00CC46E5"/>
    <w:rsid w:val="00D06C03"/>
    <w:rsid w:val="00D56482"/>
    <w:rsid w:val="00D63FB0"/>
    <w:rsid w:val="00DC7316"/>
    <w:rsid w:val="00DE3439"/>
    <w:rsid w:val="00DE49ED"/>
    <w:rsid w:val="00DF5BC3"/>
    <w:rsid w:val="00E16694"/>
    <w:rsid w:val="00E954FB"/>
    <w:rsid w:val="00E97253"/>
    <w:rsid w:val="00EC6826"/>
    <w:rsid w:val="00EE799C"/>
    <w:rsid w:val="00F10627"/>
    <w:rsid w:val="00F570D1"/>
    <w:rsid w:val="00F72C06"/>
    <w:rsid w:val="00FA3E89"/>
    <w:rsid w:val="00FA5992"/>
    <w:rsid w:val="00FB2906"/>
    <w:rsid w:val="00FB567D"/>
    <w:rsid w:val="00FC49AE"/>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351E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mailto:dbridge9@uthsc.edu" TargetMode="External"/><Relationship Id="rId8" Type="http://schemas.openxmlformats.org/officeDocument/2006/relationships/hyperlink" Target="mailto:scormier@uthsc.edu"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TotalTime>
  <Pages>11</Pages>
  <Words>18451</Words>
  <Characters>105175</Characters>
  <Application>Microsoft Macintosh Word</Application>
  <DocSecurity>0</DocSecurity>
  <Lines>876</Lines>
  <Paragraphs>246</Paragraphs>
  <ScaleCrop>false</ScaleCrop>
  <Company>UT-HSC</Company>
  <LinksUpToDate>false</LinksUpToDate>
  <CharactersWithSpaces>1233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5</cp:revision>
  <dcterms:created xsi:type="dcterms:W3CDTF">2014-11-13T22:58:00Z</dcterms:created>
  <dcterms:modified xsi:type="dcterms:W3CDTF">2014-11-18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